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most commonly diagnosed cancer in men.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77777777"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r w:rsidRPr="0004764B">
        <w:rPr>
          <w:rFonts w:ascii="Times New Roman" w:hAnsi="Times New Roman" w:cs="Times New Roman"/>
          <w:sz w:val="24"/>
          <w:szCs w:val="24"/>
        </w:rPr>
        <w:lastRenderedPageBreak/>
        <w:t>microenvironmen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modulate extracellular vesicl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251EE333"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 mixed population of EVs as the leading research utilized mixed populations also</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CC9570"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However upon closer investigation, the addition of cavin-1 does not modify</w:t>
      </w:r>
      <w:r w:rsidR="007E0630">
        <w:rPr>
          <w:rFonts w:ascii="Times New Roman" w:hAnsi="Times New Roman" w:cs="Times New Roman"/>
          <w:sz w:val="24"/>
          <w:szCs w:val="24"/>
        </w:rPr>
        <w:t xml:space="preserve"> the cellular expression </w:t>
      </w:r>
      <w:r w:rsidRPr="0004764B">
        <w:rPr>
          <w:rFonts w:ascii="Times New Roman" w:hAnsi="Times New Roman" w:cs="Times New Roman"/>
          <w:sz w:val="24"/>
          <w:szCs w:val="24"/>
        </w:rPr>
        <w:t xml:space="preserve">of miR-148a, only the EV content. This suggests that there may be </w:t>
      </w:r>
      <w:r w:rsidR="007E0630">
        <w:rPr>
          <w:rFonts w:ascii="Times New Roman" w:hAnsi="Times New Roman" w:cs="Times New Roman"/>
          <w:sz w:val="24"/>
          <w:szCs w:val="24"/>
        </w:rPr>
        <w:t>selective export</w:t>
      </w:r>
      <w:r w:rsidRPr="0004764B">
        <w:rPr>
          <w:rFonts w:ascii="Times New Roman" w:hAnsi="Times New Roman" w:cs="Times New Roman"/>
          <w:sz w:val="24"/>
          <w:szCs w:val="24"/>
        </w:rPr>
        <w:t xml:space="preserve">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77777777"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lastRenderedPageBreak/>
        <w:t>Hypothesis and Aims:</w:t>
      </w:r>
      <w:r w:rsidRPr="0004764B">
        <w:rPr>
          <w:b/>
          <w:color w:val="auto"/>
        </w:rPr>
        <w:t xml:space="preserve"> </w:t>
      </w:r>
    </w:p>
    <w:p w14:paraId="4BA6F60D" w14:textId="64460FDF"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Therefore, this differentially ex</w:t>
      </w:r>
      <w:r w:rsidR="007E0630">
        <w:rPr>
          <w:rFonts w:ascii="Times New Roman" w:hAnsi="Times New Roman" w:cs="Times New Roman"/>
          <w:sz w:val="24"/>
          <w:szCs w:val="24"/>
        </w:rPr>
        <w:t xml:space="preserve">ported RNA-binding protein </w:t>
      </w:r>
      <w:r w:rsidR="00FE7405" w:rsidRPr="0004764B">
        <w:rPr>
          <w:rFonts w:ascii="Times New Roman" w:hAnsi="Times New Roman" w:cs="Times New Roman"/>
          <w:sz w:val="24"/>
          <w:szCs w:val="24"/>
        </w:rPr>
        <w:t>can regulate the export of motif-containing miRNAs</w:t>
      </w:r>
      <w:r w:rsidR="007E0630">
        <w:rPr>
          <w:rFonts w:ascii="Times New Roman" w:hAnsi="Times New Roman" w:cs="Times New Roman"/>
          <w:sz w:val="24"/>
          <w:szCs w:val="24"/>
        </w:rPr>
        <w:t xml:space="preserve"> due to their presence or absence in the forming EVs</w:t>
      </w:r>
      <w:r w:rsidR="00FE7405" w:rsidRPr="0004764B">
        <w:rPr>
          <w:rFonts w:ascii="Times New Roman" w:hAnsi="Times New Roman" w:cs="Times New Roman"/>
          <w:sz w:val="24"/>
          <w:szCs w:val="24"/>
        </w:rPr>
        <w:t xml:space="preserve">.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6EDBD286"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2AECB8FF" w14:textId="5681C81B" w:rsidR="002862C5" w:rsidRPr="0004764B" w:rsidRDefault="0004764B" w:rsidP="0004764B">
      <w:pPr>
        <w:rPr>
          <w:rStyle w:val="Heading1Char"/>
          <w:rFonts w:ascii="Times New Roman" w:hAnsi="Times New Roman" w:cs="Times New Roman"/>
          <w:sz w:val="28"/>
          <w:szCs w:val="24"/>
        </w:rPr>
      </w:pPr>
      <w:r>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3156A74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6CBA6F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w:t>
      </w:r>
      <w:r w:rsidR="007E0630">
        <w:rPr>
          <w:rFonts w:ascii="Times New Roman" w:hAnsi="Times New Roman" w:cs="Times New Roman"/>
          <w:sz w:val="24"/>
          <w:szCs w:val="24"/>
          <w:lang w:val="en-US"/>
        </w:rPr>
        <w:lastRenderedPageBreak/>
        <w:t xml:space="preserve">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04764B">
        <w:rPr>
          <w:rFonts w:ascii="Times New Roman" w:hAnsi="Times New Roman" w:cs="Times New Roman"/>
          <w:color w:val="FF0000"/>
          <w:sz w:val="24"/>
          <w:szCs w:val="24"/>
          <w:lang w:val="en-US"/>
        </w:rPr>
        <w:t xml:space="preserve">10kDa </w:t>
      </w:r>
      <w:r w:rsidRPr="0004764B">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Pr="0004764B">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6C9C3FC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 protocol (referenc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41ACACA3" w14:textId="6A2F4F09" w:rsidR="00E10F8A" w:rsidRPr="0004764B"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http://weblogo.berkeley.edu/). </w:t>
      </w:r>
    </w:p>
    <w:p w14:paraId="1867C72D" w14:textId="77777777" w:rsidR="00E10F8A" w:rsidRPr="0004764B" w:rsidRDefault="00E10F8A" w:rsidP="00E10F8A">
      <w:pPr>
        <w:spacing w:line="480" w:lineRule="auto"/>
        <w:rPr>
          <w:rFonts w:ascii="Times New Roman" w:hAnsi="Times New Roman" w:cs="Times New Roman"/>
          <w:color w:val="FF0000"/>
          <w:sz w:val="24"/>
          <w:szCs w:val="24"/>
          <w:lang w:val="en-US"/>
        </w:rPr>
      </w:pPr>
      <w:r w:rsidRPr="0004764B">
        <w:rPr>
          <w:rFonts w:ascii="Times New Roman" w:hAnsi="Times New Roman" w:cs="Times New Roman"/>
          <w:color w:val="FF0000"/>
          <w:sz w:val="24"/>
          <w:szCs w:val="24"/>
          <w:lang w:val="en-US"/>
        </w:rPr>
        <w:t xml:space="preserve">(For tips on how to write the bioinformatics </w:t>
      </w:r>
      <w:proofErr w:type="gramStart"/>
      <w:r w:rsidRPr="0004764B">
        <w:rPr>
          <w:rFonts w:ascii="Times New Roman" w:hAnsi="Times New Roman" w:cs="Times New Roman"/>
          <w:color w:val="FF0000"/>
          <w:sz w:val="24"/>
          <w:szCs w:val="24"/>
          <w:lang w:val="en-US"/>
        </w:rPr>
        <w:t>parts :</w:t>
      </w:r>
      <w:proofErr w:type="gramEnd"/>
      <w:r w:rsidRPr="0004764B">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268AEB2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published liquid chromatography tandem mass spectrometry results for GFP and cavin-1 cell lines analyzed the proteomic content of the EVs excreted from these cells (</w:t>
      </w:r>
      <w:proofErr w:type="spellStart"/>
      <w:r w:rsidRPr="0004764B">
        <w:rPr>
          <w:rFonts w:ascii="Times New Roman" w:hAnsi="Times New Roman" w:cs="Times New Roman"/>
          <w:color w:val="FF0000"/>
          <w:sz w:val="24"/>
          <w:szCs w:val="24"/>
          <w:lang w:val="en-US"/>
        </w:rPr>
        <w:t>Inder</w:t>
      </w:r>
      <w:proofErr w:type="spellEnd"/>
      <w:r w:rsidRPr="0004764B">
        <w:rPr>
          <w:rFonts w:ascii="Times New Roman" w:hAnsi="Times New Roman" w:cs="Times New Roman"/>
          <w:color w:val="FF0000"/>
          <w:sz w:val="24"/>
          <w:szCs w:val="24"/>
          <w:lang w:val="en-US"/>
        </w:rPr>
        <w:t xml:space="preserve"> paper reference</w:t>
      </w:r>
      <w:r w:rsidRPr="0004764B">
        <w:rPr>
          <w:rFonts w:ascii="Times New Roman" w:hAnsi="Times New Roman" w:cs="Times New Roman"/>
          <w:sz w:val="24"/>
          <w:szCs w:val="24"/>
          <w:lang w:val="en-US"/>
        </w:rPr>
        <w:t>). The fold change difference inflicted by cavin-1 was generated (mean GFP/Cavin-1)</w:t>
      </w:r>
      <w:r w:rsidR="002862C5" w:rsidRPr="0004764B">
        <w:rPr>
          <w:rFonts w:ascii="Times New Roman" w:hAnsi="Times New Roman" w:cs="Times New Roman"/>
          <w:sz w:val="24"/>
          <w:szCs w:val="24"/>
          <w:lang w:val="en-US"/>
        </w:rPr>
        <w:t xml:space="preserve"> by Kerry </w:t>
      </w:r>
      <w:proofErr w:type="spellStart"/>
      <w:r w:rsidR="002862C5" w:rsidRPr="0004764B">
        <w:rPr>
          <w:rFonts w:ascii="Times New Roman" w:hAnsi="Times New Roman" w:cs="Times New Roman"/>
          <w:sz w:val="24"/>
          <w:szCs w:val="24"/>
          <w:lang w:val="en-US"/>
        </w:rPr>
        <w:t>Inder</w:t>
      </w:r>
      <w:proofErr w:type="spellEnd"/>
      <w:r w:rsidRPr="0004764B">
        <w:rPr>
          <w:rFonts w:ascii="Times New Roman" w:hAnsi="Times New Roman" w:cs="Times New Roman"/>
          <w:sz w:val="24"/>
          <w:szCs w:val="24"/>
          <w:lang w:val="en-US"/>
        </w:rPr>
        <w:t xml:space="preserve"> for each protein detected and p-value determined by two-sided paired Student t-test. </w:t>
      </w:r>
      <w:r w:rsidR="00F37258">
        <w:rPr>
          <w:rFonts w:ascii="Times New Roman" w:hAnsi="Times New Roman" w:cs="Times New Roman"/>
          <w:sz w:val="24"/>
          <w:szCs w:val="24"/>
          <w:lang w:val="en-US"/>
        </w:rPr>
        <w:t xml:space="preserve">This data were filtered to identify significantly modified proteins (p ≤ 0.05). </w:t>
      </w:r>
      <w:r w:rsidRPr="0004764B">
        <w:rPr>
          <w:rFonts w:ascii="Times New Roman" w:hAnsi="Times New Roman" w:cs="Times New Roman"/>
          <w:sz w:val="24"/>
          <w:szCs w:val="24"/>
          <w:lang w:val="en-US"/>
        </w:rPr>
        <w:t xml:space="preserve">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63BFA169"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minutes and wash</w:t>
      </w:r>
      <w:r w:rsidR="00F37258">
        <w:rPr>
          <w:rFonts w:ascii="Times New Roman" w:hAnsi="Times New Roman" w:cs="Times New Roman"/>
          <w:sz w:val="24"/>
          <w:szCs w:val="24"/>
          <w:lang w:val="en-US"/>
        </w:rPr>
        <w:t>ing with PBS. 0.1% Triton-X in 1</w:t>
      </w:r>
      <w:r w:rsidRPr="0004764B">
        <w:rPr>
          <w:rFonts w:ascii="Times New Roman" w:hAnsi="Times New Roman" w:cs="Times New Roman"/>
          <w:sz w:val="24"/>
          <w:szCs w:val="24"/>
          <w:lang w:val="en-US"/>
        </w:rPr>
        <w:t xml:space="preserve">%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 (1</w:t>
      </w:r>
      <w:r w:rsidRPr="0004764B">
        <w:rPr>
          <w:rFonts w:ascii="Times New Roman" w:hAnsi="Times New Roman" w:cs="Times New Roman"/>
          <w:sz w:val="24"/>
          <w:szCs w:val="24"/>
          <w:lang w:val="en-US"/>
        </w:rPr>
        <w:t xml:space="preserve">% BSA/PBS) were then incubated with the coverslips for 1 hour at room temperature. Coverslips were then washed 3 </w:t>
      </w:r>
      <w:r w:rsidRPr="0004764B">
        <w:rPr>
          <w:rFonts w:ascii="Times New Roman" w:hAnsi="Times New Roman" w:cs="Times New Roman"/>
          <w:sz w:val="24"/>
          <w:szCs w:val="24"/>
          <w:lang w:val="en-US"/>
        </w:rPr>
        <w:lastRenderedPageBreak/>
        <w:t xml:space="preserve">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7F0C9A35"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Cy5 conjugated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 xml:space="preserve">-Cl (pH 8.0), 0.1mM EDTA (pH 8). Cy5-scrambled oligo was used as a negative control.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30456C">
        <w:rPr>
          <w:rFonts w:ascii="Times New Roman" w:hAnsi="Times New Roman" w:cs="Times New Roman"/>
          <w:sz w:val="24"/>
          <w:szCs w:val="24"/>
        </w:rPr>
        <w:t>Bleed-through were checked prior to data collection (</w:t>
      </w:r>
      <w:r w:rsidR="0030456C">
        <w:rPr>
          <w:rFonts w:ascii="Times New Roman" w:hAnsi="Times New Roman" w:cs="Times New Roman"/>
          <w:color w:val="FF0000"/>
          <w:sz w:val="24"/>
          <w:szCs w:val="24"/>
        </w:rPr>
        <w:t>reference.</w:t>
      </w:r>
      <w:r w:rsidR="0030456C">
        <w:rPr>
          <w:rFonts w:ascii="Times New Roman" w:hAnsi="Times New Roman" w:cs="Times New Roman"/>
          <w:sz w:val="24"/>
          <w:szCs w:val="24"/>
        </w:rPr>
        <w:t xml:space="preserve">). </w:t>
      </w:r>
      <w:r w:rsidRPr="0004764B">
        <w:rPr>
          <w:rFonts w:ascii="Times New Roman" w:hAnsi="Times New Roman" w:cs="Times New Roman"/>
          <w:sz w:val="24"/>
          <w:szCs w:val="24"/>
        </w:rPr>
        <w:t xml:space="preserve">  </w:t>
      </w:r>
    </w:p>
    <w:p w14:paraId="76D37A38" w14:textId="790A1AA1"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p>
    <w:p w14:paraId="2A04A4DD" w14:textId="6C181777" w:rsidR="00D269F5" w:rsidRPr="00BE3A99"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w:t>
      </w:r>
      <w:proofErr w:type="spellStart"/>
      <w:r w:rsidR="004D05EA">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Cat. No) were added to 200uL of W&amp;B buffer, added to the beads and incubated on a rotating wheel for 40minutes. Excess antibody were removed by washing with W&amp;B buffer thrice</w:t>
      </w:r>
      <w:r w:rsidR="00BE3A99">
        <w:rPr>
          <w:rFonts w:ascii="Times New Roman" w:hAnsi="Times New Roman" w:cs="Times New Roman"/>
          <w:sz w:val="24"/>
          <w:szCs w:val="24"/>
          <w:lang w:val="en-US"/>
        </w:rPr>
        <w:t>. 1% formaldehyde were added to plated cells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s. This were subsequently washed with PBS and pellets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using 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xml:space="preserve">, 1x Protein Inhibitor complex, 0.5mM </w:t>
      </w:r>
      <w:r w:rsidR="00BE3A99">
        <w:rPr>
          <w:rFonts w:ascii="Times New Roman" w:hAnsi="Times New Roman" w:cs="Times New Roman"/>
          <w:sz w:val="24"/>
          <w:szCs w:val="24"/>
          <w:lang w:val="en-US"/>
        </w:rPr>
        <w:lastRenderedPageBreak/>
        <w:t>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BE3A99">
        <w:rPr>
          <w:rFonts w:ascii="Times New Roman" w:hAnsi="Times New Roman" w:cs="Times New Roman"/>
          <w:sz w:val="24"/>
          <w:szCs w:val="24"/>
          <w:lang w:val="en-US"/>
        </w:rPr>
        <w:t xml:space="preserve"> and 10mM </w:t>
      </w:r>
      <w:proofErr w:type="spellStart"/>
      <w:r w:rsidR="00BE3A99">
        <w:rPr>
          <w:rFonts w:ascii="Times New Roman" w:hAnsi="Times New Roman" w:cs="Times New Roman"/>
          <w:sz w:val="24"/>
          <w:szCs w:val="24"/>
          <w:lang w:val="en-US"/>
        </w:rPr>
        <w:t>NaF</w:t>
      </w:r>
      <w:proofErr w:type="spellEnd"/>
      <w:r w:rsidR="00C725BE">
        <w:rPr>
          <w:rFonts w:ascii="Times New Roman" w:hAnsi="Times New Roman" w:cs="Times New Roman"/>
          <w:sz w:val="24"/>
          <w:szCs w:val="24"/>
          <w:lang w:val="en-US"/>
        </w:rPr>
        <w:t xml:space="preserve"> +</w:t>
      </w:r>
      <w:proofErr w:type="spellStart"/>
      <w:r w:rsidR="00C725BE">
        <w:rPr>
          <w:rFonts w:ascii="Times New Roman" w:hAnsi="Times New Roman" w:cs="Times New Roman"/>
          <w:color w:val="FF0000"/>
          <w:sz w:val="24"/>
          <w:szCs w:val="24"/>
          <w:lang w:val="en-US"/>
        </w:rPr>
        <w:t>NaPyropyrate</w:t>
      </w:r>
      <w:proofErr w:type="spellEnd"/>
      <w:r w:rsidR="00C725BE">
        <w:rPr>
          <w:rFonts w:ascii="Times New Roman" w:hAnsi="Times New Roman" w:cs="Times New Roman"/>
          <w:color w:val="FF0000"/>
          <w:sz w:val="24"/>
          <w:szCs w:val="24"/>
          <w:lang w:val="en-US"/>
        </w:rPr>
        <w:t xml:space="preserve"> (what []??)</w:t>
      </w:r>
      <w:r w:rsidR="00BE3A99">
        <w:rPr>
          <w:rFonts w:ascii="Times New Roman" w:hAnsi="Times New Roman" w:cs="Times New Roman"/>
          <w:sz w:val="24"/>
          <w:szCs w:val="24"/>
          <w:lang w:val="en-US"/>
        </w:rPr>
        <w:t>.</w:t>
      </w:r>
      <w:r w:rsidR="00C725BE">
        <w:rPr>
          <w:rFonts w:ascii="Times New Roman" w:hAnsi="Times New Roman" w:cs="Times New Roman"/>
          <w:sz w:val="24"/>
          <w:szCs w:val="24"/>
          <w:lang w:val="en-US"/>
        </w:rPr>
        <w:t xml:space="preserve"> After incubation, lysates were centrifuged at maximum speed, 5 minutes at 4°C and supernatant moved to new tube. Cell lysate w</w:t>
      </w:r>
      <w:r w:rsidR="002C6145">
        <w:rPr>
          <w:rFonts w:ascii="Times New Roman" w:hAnsi="Times New Roman" w:cs="Times New Roman"/>
          <w:sz w:val="24"/>
          <w:szCs w:val="24"/>
          <w:lang w:val="en-US"/>
        </w:rPr>
        <w:t xml:space="preserve">as added to diluted lysis buffer and added to antibody-bead tube. This was incubated for 45minutes at 4°C on a rotating wheel prior to washing 5 times with diluted lysis buffer. Protein-RNA crosslinked sample were eluted by incubation with SDS-PAGE buffer for 5 minutes at 95°C. This were then analyzed with Western blot. Alternatively, RNA pulled down by </w:t>
      </w:r>
      <w:proofErr w:type="spellStart"/>
      <w:r w:rsidR="002C6145">
        <w:rPr>
          <w:rFonts w:ascii="Times New Roman" w:hAnsi="Times New Roman" w:cs="Times New Roman"/>
          <w:sz w:val="24"/>
          <w:szCs w:val="24"/>
          <w:lang w:val="en-US"/>
        </w:rPr>
        <w:t>hnRNPK</w:t>
      </w:r>
      <w:proofErr w:type="spellEnd"/>
      <w:r w:rsidR="002C6145">
        <w:rPr>
          <w:rFonts w:ascii="Times New Roman" w:hAnsi="Times New Roman" w:cs="Times New Roman"/>
          <w:sz w:val="24"/>
          <w:szCs w:val="24"/>
          <w:lang w:val="en-US"/>
        </w:rPr>
        <w:t xml:space="preserve"> were purified by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extraction. First,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were added to the beads and incubated at 95°C for 5minutes to reverse the crosslink. </w:t>
      </w:r>
      <w:r w:rsidR="007C5D32">
        <w:rPr>
          <w:rFonts w:ascii="Times New Roman" w:hAnsi="Times New Roman" w:cs="Times New Roman"/>
          <w:sz w:val="24"/>
          <w:szCs w:val="24"/>
          <w:lang w:val="en-US"/>
        </w:rPr>
        <w:t xml:space="preserve">Subsequent steps were performed as per standard </w:t>
      </w:r>
      <w:proofErr w:type="spellStart"/>
      <w:r w:rsidR="007C5D32">
        <w:rPr>
          <w:rFonts w:ascii="Times New Roman" w:hAnsi="Times New Roman" w:cs="Times New Roman"/>
          <w:sz w:val="24"/>
          <w:szCs w:val="24"/>
          <w:lang w:val="en-US"/>
        </w:rPr>
        <w:t>Trizol</w:t>
      </w:r>
      <w:proofErr w:type="spellEnd"/>
      <w:r w:rsidR="007C5D32">
        <w:rPr>
          <w:rFonts w:ascii="Times New Roman" w:hAnsi="Times New Roman" w:cs="Times New Roman"/>
          <w:sz w:val="24"/>
          <w:szCs w:val="24"/>
          <w:lang w:val="en-US"/>
        </w:rPr>
        <w:t xml:space="preserve"> extraction protocol.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033F771D"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standard procedure and reagents to transfer protein to a fluorescent nitrocellulose membrane (</w:t>
      </w:r>
      <w:proofErr w:type="spellStart"/>
      <w:r w:rsidR="003B5B36">
        <w:rPr>
          <w:rFonts w:ascii="Times New Roman" w:hAnsi="Times New Roman" w:cs="Times New Roman"/>
          <w:color w:val="FF0000"/>
          <w:sz w:val="24"/>
          <w:lang w:val="en-US"/>
        </w:rPr>
        <w:t>refereence</w:t>
      </w:r>
      <w:proofErr w:type="spellEnd"/>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 IRdye800W</w:t>
      </w:r>
      <w:r w:rsidR="00B6458D">
        <w:rPr>
          <w:rFonts w:ascii="Times New Roman" w:hAnsi="Times New Roman" w:cs="Times New Roman"/>
          <w:sz w:val="24"/>
          <w:lang w:val="en-US"/>
        </w:rPr>
        <w:t xml:space="preserve"> anti-mouse was added to blocking solution to </w:t>
      </w:r>
      <w:r w:rsidR="00B6458D">
        <w:rPr>
          <w:rFonts w:ascii="Times New Roman" w:hAnsi="Times New Roman" w:cs="Times New Roman"/>
          <w:sz w:val="24"/>
          <w:lang w:val="en-US"/>
        </w:rPr>
        <w:lastRenderedPageBreak/>
        <w:t>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tween, membrane was washed again with PBS and dried in the dark. </w:t>
      </w:r>
      <w:proofErr w:type="spellStart"/>
      <w:r w:rsidR="00DC7168">
        <w:rPr>
          <w:rFonts w:ascii="Times New Roman" w:hAnsi="Times New Roman" w:cs="Times New Roman"/>
          <w:sz w:val="24"/>
          <w:lang w:val="en-US"/>
        </w:rPr>
        <w:t>Odessyse</w:t>
      </w:r>
      <w:proofErr w:type="spellEnd"/>
      <w:r w:rsidR="00DC7168">
        <w:rPr>
          <w:rFonts w:ascii="Times New Roman" w:hAnsi="Times New Roman" w:cs="Times New Roman"/>
          <w:sz w:val="24"/>
          <w:lang w:val="en-US"/>
        </w:rPr>
        <w:t xml:space="preserve"> Li-</w:t>
      </w:r>
      <w:proofErr w:type="spellStart"/>
      <w:r w:rsidR="00DC7168">
        <w:rPr>
          <w:rFonts w:ascii="Times New Roman" w:hAnsi="Times New Roman" w:cs="Times New Roman"/>
          <w:sz w:val="24"/>
          <w:lang w:val="en-US"/>
        </w:rPr>
        <w:t>Cor</w:t>
      </w:r>
      <w:proofErr w:type="spellEnd"/>
      <w:r w:rsidR="00DC7168">
        <w:rPr>
          <w:rFonts w:ascii="Times New Roman" w:hAnsi="Times New Roman" w:cs="Times New Roman"/>
          <w:sz w:val="24"/>
          <w:lang w:val="en-US"/>
        </w:rPr>
        <w:t xml:space="preserve"> visualized the bands in two channels (I DON’T REMEMBER WHICH) using 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E96EAF1"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 xml:space="preserve">may also be moderated by this system. </w:t>
      </w:r>
      <w:r w:rsidR="00FC24C6" w:rsidRPr="00002789">
        <w:rPr>
          <w:rFonts w:ascii="Times New Roman" w:hAnsi="Times New Roman" w:cs="Times New Roman"/>
          <w:sz w:val="24"/>
          <w:szCs w:val="24"/>
          <w:lang w:val="en-US"/>
        </w:rPr>
        <w:t xml:space="preserve">To determine all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being </w:t>
      </w:r>
      <w:r w:rsidR="00DB5FE8" w:rsidRPr="00002789">
        <w:rPr>
          <w:rFonts w:ascii="Times New Roman" w:hAnsi="Times New Roman" w:cs="Times New Roman"/>
          <w:sz w:val="24"/>
          <w:szCs w:val="24"/>
          <w:lang w:val="en-US"/>
        </w:rPr>
        <w:t xml:space="preserve">modified in the </w:t>
      </w:r>
      <w:r w:rsidR="005E60B2" w:rsidRPr="00002789">
        <w:rPr>
          <w:rFonts w:ascii="Times New Roman" w:hAnsi="Times New Roman" w:cs="Times New Roman"/>
          <w:sz w:val="24"/>
          <w:szCs w:val="24"/>
          <w:lang w:val="en-US"/>
        </w:rPr>
        <w:t>PC3-</w:t>
      </w:r>
      <w:r w:rsidR="00DB5FE8" w:rsidRPr="00002789">
        <w:rPr>
          <w:rFonts w:ascii="Times New Roman" w:hAnsi="Times New Roman" w:cs="Times New Roman"/>
          <w:sz w:val="24"/>
          <w:szCs w:val="24"/>
          <w:lang w:val="en-US"/>
        </w:rPr>
        <w:t>EVs</w:t>
      </w:r>
      <w:r w:rsidR="009150C5" w:rsidRPr="00002789">
        <w:rPr>
          <w:rFonts w:ascii="Times New Roman" w:hAnsi="Times New Roman" w:cs="Times New Roman"/>
          <w:sz w:val="24"/>
          <w:szCs w:val="24"/>
          <w:lang w:val="en-US"/>
        </w:rPr>
        <w:t xml:space="preserve"> 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 and cognate cells. 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2B260D">
        <w:rPr>
          <w:rFonts w:ascii="Times New Roman" w:hAnsi="Times New Roman" w:cs="Times New Roman"/>
          <w:sz w:val="24"/>
          <w:szCs w:val="24"/>
          <w:lang w:val="en-US"/>
        </w:rPr>
        <w:t>, but rather decreases independent of the cellular expression</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76C05A62" w:rsidR="001B7DC8" w:rsidRDefault="001B7DC8"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sidR="00D269F5" w:rsidRPr="0004764B">
        <w:rPr>
          <w:rFonts w:ascii="Times New Roman" w:hAnsi="Times New Roman" w:cs="Times New Roman"/>
          <w:sz w:val="24"/>
          <w:szCs w:val="24"/>
          <w:lang w:val="en-US"/>
        </w:rPr>
        <w:t xml:space="preserve"> 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00D269F5"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w:t>
      </w:r>
      <w:r>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 RT</w:t>
      </w:r>
      <w:r w:rsidR="00D269F5"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00D269F5" w:rsidRPr="0004764B">
        <w:rPr>
          <w:rFonts w:ascii="Times New Roman" w:hAnsi="Times New Roman" w:cs="Times New Roman"/>
          <w:sz w:val="24"/>
          <w:szCs w:val="24"/>
          <w:lang w:val="en-US"/>
        </w:rPr>
        <w:t xml:space="preserve">. Here, 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4C586686"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in EVs between the cell lines compared to the cellular content. Inversely, miR-574-3p was increased due to the presence of cavin-1 in the EVs, and miR-363-3p is confirmed to be not selectively exported by cavin-1. This 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5289017E" w14:textId="1A2BB479" w:rsidR="007329CB" w:rsidRPr="0004764B" w:rsidRDefault="002744C9"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 While miR-10b-5p (FC-FC</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0.4) did show a decrease in the EV more than the cell, the difference between them was not considered adequate enough to presume it were under action of protein </w:t>
      </w:r>
      <w:r w:rsidR="004A27A6">
        <w:rPr>
          <w:rFonts w:ascii="Times New Roman" w:hAnsi="Times New Roman" w:cs="Times New Roman"/>
          <w:sz w:val="24"/>
          <w:szCs w:val="24"/>
          <w:lang w:val="en-US"/>
        </w:rPr>
        <w:lastRenderedPageBreak/>
        <w:t xml:space="preserve">mediated export. </w:t>
      </w:r>
      <w:r w:rsidR="00A202A4">
        <w:rPr>
          <w:rFonts w:ascii="Times New Roman" w:hAnsi="Times New Roman" w:cs="Times New Roman"/>
          <w:sz w:val="24"/>
          <w:szCs w:val="24"/>
          <w:lang w:val="en-US"/>
        </w:rPr>
        <w:t xml:space="preserve">Hereby,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58F9B2FD"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002789">
        <w:rPr>
          <w:rFonts w:ascii="Times New Roman" w:hAnsi="Times New Roman" w:cs="Times New Roman"/>
          <w:sz w:val="24"/>
          <w:szCs w:val="24"/>
          <w:lang w:val="en-US"/>
        </w:rPr>
        <w:t xml:space="preserve"> (fig.3</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 xml:space="preserve">group with minimal (n=1)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28B0151A"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841A4D">
        <w:rPr>
          <w:rFonts w:ascii="Times New Roman" w:hAnsi="Times New Roman" w:cs="Times New Roman"/>
          <w:sz w:val="24"/>
          <w:szCs w:val="24"/>
          <w:lang w:val="en-US"/>
        </w:rPr>
        <w:t xml:space="preserve"> (Fig.4)</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5982)</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w:t>
      </w:r>
      <w:bookmarkStart w:id="0" w:name="_GoBack"/>
      <w:bookmarkEnd w:id="0"/>
      <w:r w:rsidR="00D82430" w:rsidRPr="0004764B">
        <w:rPr>
          <w:rFonts w:ascii="Times New Roman" w:hAnsi="Times New Roman" w:cs="Times New Roman"/>
          <w:sz w:val="24"/>
          <w:szCs w:val="24"/>
          <w:lang w:val="en-US"/>
        </w:rPr>
        <w:t xml:space="preserve">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7F13BE0B" w14:textId="77777777" w:rsidR="00757923" w:rsidRDefault="00757923">
      <w:pPr>
        <w:rPr>
          <w:rFonts w:ascii="Times New Roman" w:eastAsiaTheme="majorEastAsia" w:hAnsi="Times New Roman" w:cs="Times New Roman"/>
          <w:color w:val="2E74B5" w:themeColor="accent1" w:themeShade="BF"/>
          <w:sz w:val="26"/>
          <w:szCs w:val="26"/>
          <w:lang w:val="en-US"/>
        </w:rPr>
      </w:pPr>
      <w:r>
        <w:rPr>
          <w:rFonts w:ascii="Times New Roman" w:hAnsi="Times New Roman" w:cs="Times New Roman"/>
          <w:lang w:val="en-US"/>
        </w:rPr>
        <w:br w:type="page"/>
      </w: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C79DD00"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 xml:space="preserve">icantly differentially exported </w:t>
      </w:r>
      <w:r w:rsidR="00757923" w:rsidRPr="00757923">
        <w:rPr>
          <w:rFonts w:ascii="Times New Roman" w:hAnsi="Times New Roman" w:cs="Times New Roman"/>
          <w:sz w:val="24"/>
          <w:szCs w:val="24"/>
          <w:lang w:val="en-US"/>
        </w:rPr>
        <w:t>proteins.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7E3D627C"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w:t>
      </w:r>
      <w:proofErr w:type="gramStart"/>
      <w:r w:rsidR="003A4606" w:rsidRPr="0004764B">
        <w:rPr>
          <w:rFonts w:ascii="Times New Roman" w:hAnsi="Times New Roman" w:cs="Times New Roman"/>
          <w:sz w:val="24"/>
          <w:szCs w:val="24"/>
          <w:lang w:val="en-US"/>
        </w:rPr>
        <w:t>cell</w:t>
      </w:r>
      <w:proofErr w:type="gramEnd"/>
      <w:r w:rsidR="003A4606" w:rsidRPr="0004764B">
        <w:rPr>
          <w:rFonts w:ascii="Times New Roman" w:hAnsi="Times New Roman" w:cs="Times New Roman"/>
          <w:sz w:val="24"/>
          <w:szCs w:val="24"/>
          <w:lang w:val="en-US"/>
        </w:rPr>
        <w:t xml:space="preserve"> lines, from punctate like structures in PC3 GFP to</w:t>
      </w:r>
      <w:r w:rsidR="00E776BE" w:rsidRPr="0004764B">
        <w:rPr>
          <w:rFonts w:ascii="Times New Roman" w:hAnsi="Times New Roman" w:cs="Times New Roman"/>
          <w:sz w:val="24"/>
          <w:szCs w:val="24"/>
          <w:lang w:val="en-US"/>
        </w:rPr>
        <w:t xml:space="preserve"> a</w:t>
      </w:r>
      <w:r w:rsidR="003A4606" w:rsidRPr="0004764B">
        <w:rPr>
          <w:rFonts w:ascii="Times New Roman" w:hAnsi="Times New Roman" w:cs="Times New Roman"/>
          <w:sz w:val="24"/>
          <w:szCs w:val="24"/>
          <w:lang w:val="en-US"/>
        </w:rPr>
        <w:t xml:space="preserve"> perinuclear focus in cavin-1+ cell lines.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indicates presence in the multivesicular bodies that is not occurring in the PC3 cavin-1 cell lin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CE5661" w:rsidRPr="0004764B">
        <w:rPr>
          <w:rFonts w:ascii="Times New Roman" w:hAnsi="Times New Roman" w:cs="Times New Roman"/>
          <w:sz w:val="24"/>
          <w:szCs w:val="24"/>
          <w:lang w:val="en-US"/>
        </w:rPr>
        <w:t xml:space="preserve"> cavin-1 was found present in endoplasmic reticulum, shown by strong overlap with ER resident protein, ERp44. Therefore, change in subcellular localization modified by cavin-1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53187D31" w14:textId="1E59C6EF" w:rsidR="001E41AA" w:rsidRPr="0004764B" w:rsidRDefault="000E6E61"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y assessing co-localization by m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hybridization 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 xml:space="preserve">Here, I assessed the subcellular co-localization of miR-148a-3p, -30a-5p,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proofErr w:type="spellStart"/>
      <w:r w:rsidR="0028737D" w:rsidRPr="0004764B">
        <w:rPr>
          <w:rFonts w:ascii="Times New Roman" w:hAnsi="Times New Roman" w:cs="Times New Roman"/>
          <w:sz w:val="24"/>
          <w:szCs w:val="24"/>
          <w:lang w:val="en-US"/>
        </w:rPr>
        <w:t>miR</w:t>
      </w:r>
      <w:proofErr w:type="spellEnd"/>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325343" w:rsidRPr="0004764B">
        <w:rPr>
          <w:rFonts w:ascii="Times New Roman" w:hAnsi="Times New Roman" w:cs="Times New Roman"/>
          <w:sz w:val="24"/>
          <w:szCs w:val="24"/>
          <w:lang w:val="en-US"/>
        </w:rPr>
        <w:t>miR-148</w:t>
      </w:r>
      <w:proofErr w:type="gramEnd"/>
      <w:r w:rsidR="00325343" w:rsidRPr="0004764B">
        <w:rPr>
          <w:rFonts w:ascii="Times New Roman" w:hAnsi="Times New Roman" w:cs="Times New Roman"/>
          <w:sz w:val="24"/>
          <w:szCs w:val="24"/>
          <w:lang w:val="en-US"/>
        </w:rPr>
        <w:t>, 30a and 589-5p all possess nucleoli localization, which confirms that the</w:t>
      </w:r>
      <w:r w:rsidR="00113D1F" w:rsidRPr="0004764B">
        <w:rPr>
          <w:rFonts w:ascii="Times New Roman" w:hAnsi="Times New Roman" w:cs="Times New Roman"/>
          <w:sz w:val="24"/>
          <w:szCs w:val="24"/>
          <w:lang w:val="en-US"/>
        </w:rPr>
        <w:t xml:space="preserve"> ISH was successful. </w:t>
      </w:r>
      <w:r w:rsidR="00325343" w:rsidRPr="0004764B">
        <w:rPr>
          <w:rFonts w:ascii="Times New Roman" w:hAnsi="Times New Roman" w:cs="Times New Roman"/>
          <w:sz w:val="24"/>
          <w:szCs w:val="24"/>
          <w:lang w:val="en-US"/>
        </w:rPr>
        <w:t xml:space="preserve">   </w:t>
      </w:r>
      <w:r w:rsidR="0028737D" w:rsidRPr="0004764B">
        <w:rPr>
          <w:rFonts w:ascii="Times New Roman" w:hAnsi="Times New Roman" w:cs="Times New Roman"/>
          <w:sz w:val="24"/>
          <w:szCs w:val="24"/>
          <w:lang w:val="en-US"/>
        </w:rPr>
        <w:t xml:space="preserv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binds RNAs in the PC3 cell line. </w:t>
      </w:r>
    </w:p>
    <w:p w14:paraId="6EFBEFC7" w14:textId="79FE3FE6" w:rsidR="00FF1B8E" w:rsidRPr="0004764B"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binds. </w:t>
      </w:r>
      <w:r w:rsidR="00546E8D" w:rsidRPr="0004764B">
        <w:rPr>
          <w:rFonts w:ascii="Times New Roman" w:hAnsi="Times New Roman" w:cs="Times New Roman"/>
          <w:sz w:val="24"/>
          <w:szCs w:val="24"/>
          <w:lang w:val="en-US"/>
        </w:rPr>
        <w:t xml:space="preserve">After purification by </w:t>
      </w:r>
      <w:proofErr w:type="spellStart"/>
      <w:r w:rsidR="00546E8D" w:rsidRPr="0004764B">
        <w:rPr>
          <w:rFonts w:ascii="Times New Roman" w:hAnsi="Times New Roman" w:cs="Times New Roman"/>
          <w:sz w:val="24"/>
          <w:szCs w:val="24"/>
          <w:lang w:val="en-US"/>
        </w:rPr>
        <w:t>Trizol</w:t>
      </w:r>
      <w:proofErr w:type="spellEnd"/>
      <w:r w:rsidR="00546E8D" w:rsidRPr="0004764B">
        <w:rPr>
          <w:rFonts w:ascii="Times New Roman" w:hAnsi="Times New Roman" w:cs="Times New Roman"/>
          <w:sz w:val="24"/>
          <w:szCs w:val="24"/>
          <w:lang w:val="en-US"/>
        </w:rPr>
        <w:t xml:space="preserve"> extraction</w:t>
      </w:r>
      <w:r w:rsidR="004B11EC" w:rsidRPr="0004764B">
        <w:rPr>
          <w:rFonts w:ascii="Times New Roman" w:hAnsi="Times New Roman" w:cs="Times New Roman"/>
          <w:sz w:val="24"/>
          <w:szCs w:val="24"/>
          <w:lang w:val="en-US"/>
        </w:rPr>
        <w:t xml:space="preserve">, the RNA was quantified using </w:t>
      </w:r>
      <w:proofErr w:type="spellStart"/>
      <w:r w:rsidR="004B11EC" w:rsidRPr="0004764B">
        <w:rPr>
          <w:rFonts w:ascii="Times New Roman" w:hAnsi="Times New Roman" w:cs="Times New Roman"/>
          <w:sz w:val="24"/>
          <w:szCs w:val="24"/>
          <w:lang w:val="en-US"/>
        </w:rPr>
        <w:t>nanodrop</w:t>
      </w:r>
      <w:proofErr w:type="spellEnd"/>
      <w:r w:rsidR="004B11EC" w:rsidRPr="0004764B">
        <w:rPr>
          <w:rFonts w:ascii="Times New Roman" w:hAnsi="Times New Roman" w:cs="Times New Roman"/>
          <w:sz w:val="24"/>
          <w:szCs w:val="24"/>
          <w:lang w:val="en-US"/>
        </w:rPr>
        <w:t xml:space="preserve">. This yielded a 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oints to discuss: </w:t>
      </w:r>
    </w:p>
    <w:p w14:paraId="7D08D4F8" w14:textId="50955FC4"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2225DD">
        <w:rPr>
          <w:rFonts w:ascii="Times New Roman" w:hAnsi="Times New Roman" w:cs="Times New Roman"/>
          <w:sz w:val="24"/>
          <w:szCs w:val="24"/>
          <w:lang w:val="en-US"/>
        </w:rPr>
        <w:t>.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4272D422"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2A09C8A2"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xml:space="preserve">. This would come back to the multiple proteins involved with same process </w:t>
      </w:r>
      <w:r w:rsidR="00E66ADB">
        <w:rPr>
          <w:rFonts w:ascii="Times New Roman" w:hAnsi="Times New Roman" w:cs="Times New Roman"/>
          <w:sz w:val="24"/>
          <w:szCs w:val="24"/>
          <w:lang w:val="en-US"/>
        </w:rPr>
        <w:t xml:space="preserve">theory. </w:t>
      </w:r>
    </w:p>
    <w:p w14:paraId="6EBE5928" w14:textId="4DBAD61D"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23230378"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etc. </w:t>
      </w:r>
    </w:p>
    <w:p w14:paraId="7B6899C9" w14:textId="54C0B6FB"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Discus co-localization</w:t>
      </w:r>
      <w:r w:rsidR="00EB3FB0">
        <w:rPr>
          <w:rFonts w:ascii="Times New Roman" w:hAnsi="Times New Roman" w:cs="Times New Roman"/>
          <w:sz w:val="24"/>
          <w:szCs w:val="24"/>
          <w:lang w:val="en-US"/>
        </w:rPr>
        <w:t xml:space="preserve"> 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ively being bound and therefore missing some hard hitting evidence. Then suggest alternative methods. </w:t>
      </w:r>
    </w:p>
    <w:p w14:paraId="4C25E5FC" w14:textId="69DE8C29"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and pulling down its binding partners would provide more information about the system.  </w:t>
      </w:r>
      <w:r>
        <w:rPr>
          <w:rFonts w:ascii="Times New Roman" w:hAnsi="Times New Roman" w:cs="Times New Roman"/>
          <w:sz w:val="24"/>
          <w:szCs w:val="24"/>
          <w:lang w:val="en-US"/>
        </w:rPr>
        <w:t xml:space="preserve"> </w:t>
      </w:r>
    </w:p>
    <w:p w14:paraId="522B8746" w14:textId="64F4E310" w:rsidR="00B057DA" w:rsidRPr="00B057DA"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02789"/>
    <w:rsid w:val="00035CC2"/>
    <w:rsid w:val="00043A96"/>
    <w:rsid w:val="0004764B"/>
    <w:rsid w:val="000641CF"/>
    <w:rsid w:val="000643A5"/>
    <w:rsid w:val="000645B4"/>
    <w:rsid w:val="000804BE"/>
    <w:rsid w:val="000860B7"/>
    <w:rsid w:val="000917AC"/>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22148F"/>
    <w:rsid w:val="002225DD"/>
    <w:rsid w:val="002504F5"/>
    <w:rsid w:val="002744C9"/>
    <w:rsid w:val="002862C5"/>
    <w:rsid w:val="0028737D"/>
    <w:rsid w:val="002A553D"/>
    <w:rsid w:val="002B0591"/>
    <w:rsid w:val="002B260D"/>
    <w:rsid w:val="002C6145"/>
    <w:rsid w:val="002D33F7"/>
    <w:rsid w:val="002D3A9B"/>
    <w:rsid w:val="002D6BD5"/>
    <w:rsid w:val="0030456C"/>
    <w:rsid w:val="00315510"/>
    <w:rsid w:val="00325343"/>
    <w:rsid w:val="003417F1"/>
    <w:rsid w:val="00360908"/>
    <w:rsid w:val="00383897"/>
    <w:rsid w:val="00394FA6"/>
    <w:rsid w:val="00396257"/>
    <w:rsid w:val="003A122B"/>
    <w:rsid w:val="003A4606"/>
    <w:rsid w:val="003B1AAE"/>
    <w:rsid w:val="003B5B36"/>
    <w:rsid w:val="003E64B9"/>
    <w:rsid w:val="003F57D1"/>
    <w:rsid w:val="003F6584"/>
    <w:rsid w:val="00407027"/>
    <w:rsid w:val="00425FC6"/>
    <w:rsid w:val="00445364"/>
    <w:rsid w:val="00447F02"/>
    <w:rsid w:val="00460C36"/>
    <w:rsid w:val="004734F8"/>
    <w:rsid w:val="0047413B"/>
    <w:rsid w:val="00475D4D"/>
    <w:rsid w:val="004817CB"/>
    <w:rsid w:val="004923A7"/>
    <w:rsid w:val="00494B06"/>
    <w:rsid w:val="004A27A6"/>
    <w:rsid w:val="004A7530"/>
    <w:rsid w:val="004B11EC"/>
    <w:rsid w:val="004B61D4"/>
    <w:rsid w:val="004B7AEC"/>
    <w:rsid w:val="004D05EA"/>
    <w:rsid w:val="004D06C8"/>
    <w:rsid w:val="004F3EB9"/>
    <w:rsid w:val="00505F1A"/>
    <w:rsid w:val="00541678"/>
    <w:rsid w:val="00546E8D"/>
    <w:rsid w:val="00580FC3"/>
    <w:rsid w:val="005A1261"/>
    <w:rsid w:val="005A43BD"/>
    <w:rsid w:val="005A7CDE"/>
    <w:rsid w:val="005D63E8"/>
    <w:rsid w:val="005E60B2"/>
    <w:rsid w:val="00632F91"/>
    <w:rsid w:val="006915C7"/>
    <w:rsid w:val="006A29A2"/>
    <w:rsid w:val="006B0438"/>
    <w:rsid w:val="006D430D"/>
    <w:rsid w:val="006F3121"/>
    <w:rsid w:val="00704850"/>
    <w:rsid w:val="00706A6E"/>
    <w:rsid w:val="00716E22"/>
    <w:rsid w:val="007329CB"/>
    <w:rsid w:val="00757923"/>
    <w:rsid w:val="0076261E"/>
    <w:rsid w:val="007674B7"/>
    <w:rsid w:val="0077364C"/>
    <w:rsid w:val="007A2F48"/>
    <w:rsid w:val="007A639E"/>
    <w:rsid w:val="007B134F"/>
    <w:rsid w:val="007C471C"/>
    <w:rsid w:val="007C5D32"/>
    <w:rsid w:val="007D5FE8"/>
    <w:rsid w:val="007E0630"/>
    <w:rsid w:val="008059B0"/>
    <w:rsid w:val="00805D07"/>
    <w:rsid w:val="00816B3C"/>
    <w:rsid w:val="00841A4D"/>
    <w:rsid w:val="00845533"/>
    <w:rsid w:val="00880E4C"/>
    <w:rsid w:val="008C3CF3"/>
    <w:rsid w:val="008D6192"/>
    <w:rsid w:val="008E6930"/>
    <w:rsid w:val="008E7085"/>
    <w:rsid w:val="0090637B"/>
    <w:rsid w:val="009110F6"/>
    <w:rsid w:val="009150C5"/>
    <w:rsid w:val="00933319"/>
    <w:rsid w:val="00934DDB"/>
    <w:rsid w:val="0094171C"/>
    <w:rsid w:val="0094249A"/>
    <w:rsid w:val="00973BAF"/>
    <w:rsid w:val="009967D8"/>
    <w:rsid w:val="009C0CE2"/>
    <w:rsid w:val="009C332A"/>
    <w:rsid w:val="009D1B8C"/>
    <w:rsid w:val="009F3165"/>
    <w:rsid w:val="009F58F0"/>
    <w:rsid w:val="00A014EB"/>
    <w:rsid w:val="00A202A4"/>
    <w:rsid w:val="00A277CC"/>
    <w:rsid w:val="00A50A85"/>
    <w:rsid w:val="00A637FE"/>
    <w:rsid w:val="00A7150A"/>
    <w:rsid w:val="00A83C3A"/>
    <w:rsid w:val="00AB27A9"/>
    <w:rsid w:val="00B057DA"/>
    <w:rsid w:val="00B12BF0"/>
    <w:rsid w:val="00B31E2D"/>
    <w:rsid w:val="00B57D19"/>
    <w:rsid w:val="00B62C7D"/>
    <w:rsid w:val="00B6458D"/>
    <w:rsid w:val="00B842A0"/>
    <w:rsid w:val="00BA51F5"/>
    <w:rsid w:val="00BE3A99"/>
    <w:rsid w:val="00C547B4"/>
    <w:rsid w:val="00C723EA"/>
    <w:rsid w:val="00C725BE"/>
    <w:rsid w:val="00C96FD3"/>
    <w:rsid w:val="00CD0C67"/>
    <w:rsid w:val="00CE0CB5"/>
    <w:rsid w:val="00CE5661"/>
    <w:rsid w:val="00CF2693"/>
    <w:rsid w:val="00D10ABE"/>
    <w:rsid w:val="00D14595"/>
    <w:rsid w:val="00D25CB9"/>
    <w:rsid w:val="00D269F5"/>
    <w:rsid w:val="00D60996"/>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52FCA"/>
    <w:rsid w:val="00E60F95"/>
    <w:rsid w:val="00E633EF"/>
    <w:rsid w:val="00E64B26"/>
    <w:rsid w:val="00E66ADB"/>
    <w:rsid w:val="00E74C40"/>
    <w:rsid w:val="00E76C95"/>
    <w:rsid w:val="00E776BE"/>
    <w:rsid w:val="00E814D2"/>
    <w:rsid w:val="00E8211C"/>
    <w:rsid w:val="00EB3FB0"/>
    <w:rsid w:val="00ED6845"/>
    <w:rsid w:val="00EE41F8"/>
    <w:rsid w:val="00EE7C8F"/>
    <w:rsid w:val="00F041BB"/>
    <w:rsid w:val="00F05205"/>
    <w:rsid w:val="00F37258"/>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85</TotalTime>
  <Pages>1</Pages>
  <Words>6872</Words>
  <Characters>3917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5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73</cp:revision>
  <dcterms:created xsi:type="dcterms:W3CDTF">2016-08-17T23:45:00Z</dcterms:created>
  <dcterms:modified xsi:type="dcterms:W3CDTF">2016-09-20T05:58:00Z</dcterms:modified>
</cp:coreProperties>
</file>